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939D2" w:rsidRDefault="008939D2" w:rsidP="008939D2">
      <w:pPr>
        <w:spacing w:line="48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HIPOTESIS ALTERNATIVA</w:t>
      </w:r>
    </w:p>
    <w:p w:rsidR="008939D2" w:rsidRDefault="008939D2" w:rsidP="008939D2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 w:rsidRPr="00FB6D32">
        <w:rPr>
          <w:rFonts w:ascii="Arial" w:hAnsi="Arial" w:cs="Arial"/>
          <w:sz w:val="24"/>
        </w:rPr>
        <w:t>“Como su nombre lo indica, son posibilidades alternas ante las hipótesis de investigación y nula: ofrecen otra descripción o explicación distinta de las que proporcionan estos tipos de hipótesis”</w:t>
      </w:r>
      <w:r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WcRE2GOZ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FB6D32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FB6D32">
        <w:rPr>
          <w:rFonts w:ascii="Arial" w:hAnsi="Arial" w:cs="Arial"/>
          <w:sz w:val="24"/>
          <w:szCs w:val="24"/>
        </w:rPr>
        <w:t xml:space="preserve"> et al., 2014</w:t>
      </w:r>
      <w:r>
        <w:rPr>
          <w:rFonts w:ascii="Arial" w:hAnsi="Arial" w:cs="Arial"/>
          <w:sz w:val="24"/>
          <w:szCs w:val="24"/>
        </w:rPr>
        <w:t>, pág. 105</w:t>
      </w:r>
      <w:r w:rsidRPr="00FB6D3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p w:rsidR="00DC6AFD" w:rsidRDefault="00DC6AFD"/>
    <w:sectPr w:rsidR="00DC6AFD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39D2"/>
    <w:rsid w:val="007436F0"/>
    <w:rsid w:val="008939D2"/>
    <w:rsid w:val="00DC6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13C2436-07E4-4364-85F7-DBF1D9C12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39D2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4</Words>
  <Characters>961</Characters>
  <Application>Microsoft Office Word</Application>
  <DocSecurity>0</DocSecurity>
  <Lines>8</Lines>
  <Paragraphs>2</Paragraphs>
  <ScaleCrop>false</ScaleCrop>
  <Company>Microsoft</Company>
  <LinksUpToDate>false</LinksUpToDate>
  <CharactersWithSpaces>11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59:00Z</dcterms:created>
  <dcterms:modified xsi:type="dcterms:W3CDTF">2017-02-28T14:51:00Z</dcterms:modified>
</cp:coreProperties>
</file>